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9AA" w:rsidRDefault="006519AA" w:rsidP="006519AA">
      <w:pPr>
        <w:rPr>
          <w:sz w:val="20"/>
          <w:lang w:val="en-GB"/>
        </w:rPr>
      </w:pPr>
      <w:r>
        <w:rPr>
          <w:sz w:val="20"/>
          <w:lang w:val="en-GB"/>
        </w:rPr>
        <w:t>Chapter 1 – Introduction</w:t>
      </w:r>
    </w:p>
    <w:p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rsidR="00C20617" w:rsidRDefault="00C20617" w:rsidP="006519AA">
      <w:pPr>
        <w:rPr>
          <w:sz w:val="20"/>
          <w:lang w:val="en-GB"/>
        </w:rPr>
      </w:pPr>
    </w:p>
    <w:p w:rsidR="006519AA" w:rsidRDefault="00AC4022" w:rsidP="006519AA">
      <w:pPr>
        <w:rPr>
          <w:sz w:val="20"/>
          <w:lang w:val="en-GB"/>
        </w:rPr>
      </w:pPr>
      <w:r>
        <w:rPr>
          <w:sz w:val="20"/>
          <w:lang w:val="en-GB"/>
        </w:rPr>
        <w:t xml:space="preserve">1P - </w:t>
      </w:r>
      <w:r w:rsidR="006519AA">
        <w:rPr>
          <w:sz w:val="20"/>
          <w:lang w:val="en-GB"/>
        </w:rPr>
        <w:t>Communication process/Languages/Vocabularies</w:t>
      </w:r>
    </w:p>
    <w:p w:rsidR="006519AA" w:rsidRDefault="00AC4022" w:rsidP="006519AA">
      <w:pPr>
        <w:rPr>
          <w:sz w:val="20"/>
          <w:lang w:val="en-GB"/>
        </w:rPr>
      </w:pPr>
      <w:r>
        <w:rPr>
          <w:sz w:val="20"/>
          <w:lang w:val="en-GB"/>
        </w:rPr>
        <w:t xml:space="preserve">2P - </w:t>
      </w:r>
      <w:r w:rsidR="006519AA">
        <w:rPr>
          <w:sz w:val="20"/>
          <w:lang w:val="en-GB"/>
        </w:rPr>
        <w:t>Controlled vocabularies, what are they?</w:t>
      </w:r>
      <w:bookmarkStart w:id="0" w:name="_GoBack"/>
      <w:bookmarkEnd w:id="0"/>
      <w:r w:rsidR="00C20617">
        <w:rPr>
          <w:sz w:val="20"/>
          <w:lang w:val="en-GB"/>
        </w:rPr>
        <w:t xml:space="preserve"> </w:t>
      </w:r>
    </w:p>
    <w:p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w:t>
      </w:r>
      <w:r w:rsidR="000A711D">
        <w:rPr>
          <w:sz w:val="20"/>
          <w:lang w:val="en-GB"/>
        </w:rPr>
        <w:t>Synonym</w:t>
      </w:r>
      <w:r>
        <w:rPr>
          <w:sz w:val="20"/>
          <w:lang w:val="en-GB"/>
        </w:rPr>
        <w:t>)</w:t>
      </w:r>
      <w:r w:rsidR="006519AA">
        <w:rPr>
          <w:sz w:val="20"/>
          <w:lang w:val="en-GB"/>
        </w:rPr>
        <w:t xml:space="preserve">, </w:t>
      </w:r>
    </w:p>
    <w:p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w:t>
      </w:r>
      <w:r w:rsidR="000A711D">
        <w:rPr>
          <w:sz w:val="20"/>
          <w:lang w:val="en-GB"/>
        </w:rPr>
        <w:t>Homograph</w:t>
      </w:r>
      <w:r>
        <w:rPr>
          <w:sz w:val="20"/>
          <w:lang w:val="en-GB"/>
        </w:rPr>
        <w:t>)</w:t>
      </w:r>
      <w:r w:rsidR="006519AA">
        <w:rPr>
          <w:sz w:val="20"/>
          <w:lang w:val="en-GB"/>
        </w:rPr>
        <w:t xml:space="preserve"> </w:t>
      </w:r>
    </w:p>
    <w:p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rsidR="006519AA" w:rsidRDefault="006519AA" w:rsidP="00AF20F7">
      <w:pPr>
        <w:ind w:firstLine="708"/>
        <w:rPr>
          <w:sz w:val="20"/>
          <w:lang w:val="en-GB"/>
        </w:rPr>
      </w:pPr>
      <w:r>
        <w:rPr>
          <w:sz w:val="20"/>
          <w:lang w:val="en-GB"/>
        </w:rPr>
        <w:t xml:space="preserve">Why use an ontology? </w:t>
      </w:r>
    </w:p>
    <w:p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rsidR="001C2F41" w:rsidRDefault="001C2F41" w:rsidP="006519AA">
      <w:pPr>
        <w:rPr>
          <w:sz w:val="20"/>
          <w:lang w:val="en-GB"/>
        </w:rPr>
      </w:pPr>
      <w:r>
        <w:rPr>
          <w:sz w:val="20"/>
          <w:lang w:val="en-GB"/>
        </w:rPr>
        <w:tab/>
        <w:t>Static</w:t>
      </w:r>
    </w:p>
    <w:p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rsidR="006519AA" w:rsidRDefault="001C2F41" w:rsidP="001C2F41">
      <w:pPr>
        <w:ind w:firstLine="708"/>
        <w:rPr>
          <w:sz w:val="20"/>
          <w:lang w:val="en-GB"/>
        </w:rPr>
      </w:pPr>
      <w:r>
        <w:rPr>
          <w:sz w:val="20"/>
          <w:lang w:val="en-GB"/>
        </w:rPr>
        <w:t>Require high maintenance</w:t>
      </w:r>
    </w:p>
    <w:p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rsidR="0034229D" w:rsidRDefault="0034229D" w:rsidP="00D4267B">
      <w:pPr>
        <w:rPr>
          <w:sz w:val="20"/>
          <w:lang w:val="en-GB"/>
        </w:rPr>
      </w:pPr>
    </w:p>
    <w:p w:rsidR="000A711D" w:rsidRDefault="000A711D" w:rsidP="00D4267B">
      <w:pPr>
        <w:rPr>
          <w:sz w:val="20"/>
          <w:lang w:val="en-GB"/>
        </w:rPr>
      </w:pPr>
    </w:p>
    <w:p w:rsidR="000A711D" w:rsidRDefault="000A711D" w:rsidP="00D4267B">
      <w:pPr>
        <w:rPr>
          <w:sz w:val="20"/>
          <w:lang w:val="en-GB"/>
        </w:rPr>
      </w:pPr>
    </w:p>
    <w:p w:rsidR="000A711D" w:rsidRDefault="000A711D" w:rsidP="00D4267B">
      <w:pPr>
        <w:rPr>
          <w:sz w:val="20"/>
          <w:lang w:val="en-GB"/>
        </w:rPr>
      </w:pPr>
    </w:p>
    <w:p w:rsidR="000A711D" w:rsidRDefault="000A711D"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Pr="00091CA6" w:rsidRDefault="00D4267B" w:rsidP="00080BD2">
      <w:pPr>
        <w:rPr>
          <w:sz w:val="20"/>
          <w:lang w:val="en-GB"/>
        </w:rPr>
      </w:pPr>
      <w:r w:rsidRPr="00091CA6">
        <w:rPr>
          <w:sz w:val="20"/>
          <w:lang w:val="en-GB"/>
        </w:rPr>
        <w:t xml:space="preserve">Research question: </w:t>
      </w:r>
    </w:p>
    <w:p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rsidR="00080BD2" w:rsidRPr="00091CA6" w:rsidRDefault="00080BD2" w:rsidP="00080BD2">
      <w:pPr>
        <w:rPr>
          <w:sz w:val="20"/>
          <w:lang w:val="en-GB"/>
        </w:rPr>
      </w:pPr>
      <w:r w:rsidRPr="00091CA6">
        <w:rPr>
          <w:sz w:val="20"/>
          <w:lang w:val="en-GB"/>
        </w:rPr>
        <w:t xml:space="preserve">Hypothesis: </w:t>
      </w:r>
    </w:p>
    <w:p w:rsidR="00080BD2" w:rsidRPr="00091CA6" w:rsidRDefault="00080BD2" w:rsidP="00080BD2">
      <w:pPr>
        <w:rPr>
          <w:sz w:val="20"/>
          <w:lang w:val="en-GB"/>
        </w:rPr>
      </w:pPr>
      <w:r w:rsidRPr="00091CA6">
        <w:rPr>
          <w:sz w:val="20"/>
          <w:lang w:val="en-GB"/>
        </w:rPr>
        <w:lastRenderedPageBreak/>
        <w:t>Semantic relations between concepts from a domain ontology, can be quantified by applying data mining techniques for pattern extraction into non-structured sources of information.</w:t>
      </w:r>
    </w:p>
    <w:p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rsidR="00D4267B" w:rsidRPr="00091CA6" w:rsidRDefault="00D4267B"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rsidR="00D4267B" w:rsidRPr="00091CA6" w:rsidRDefault="00D4267B" w:rsidP="00D4267B">
      <w:pPr>
        <w:rPr>
          <w:sz w:val="20"/>
          <w:lang w:val="en-GB"/>
        </w:rPr>
      </w:pPr>
      <w:r w:rsidRPr="00091CA6">
        <w:rPr>
          <w:sz w:val="20"/>
          <w:lang w:val="en-GB"/>
        </w:rPr>
        <w:t xml:space="preserve">Present the way that I will propose solutions to research questions. </w:t>
      </w:r>
    </w:p>
    <w:p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rsidR="00080BD2" w:rsidRPr="00091CA6" w:rsidRDefault="00080BD2" w:rsidP="00D4267B">
      <w:pPr>
        <w:rPr>
          <w:sz w:val="20"/>
          <w:lang w:val="en-GB"/>
        </w:rPr>
      </w:pPr>
    </w:p>
    <w:p w:rsidR="00080BD2" w:rsidRPr="00091CA6" w:rsidRDefault="00080BD2" w:rsidP="00D4267B">
      <w:pPr>
        <w:rPr>
          <w:sz w:val="20"/>
          <w:lang w:val="en-GB"/>
        </w:rPr>
      </w:pPr>
      <w:r w:rsidRPr="00091CA6">
        <w:rPr>
          <w:sz w:val="20"/>
          <w:lang w:val="en-GB"/>
        </w:rPr>
        <w:t>Section 1.3 – Context of work</w:t>
      </w:r>
    </w:p>
    <w:p w:rsidR="00080BD2" w:rsidRPr="008E1520" w:rsidRDefault="00080BD2" w:rsidP="00080BD2">
      <w:pPr>
        <w:pStyle w:val="PargrafodaLista"/>
        <w:numPr>
          <w:ilvl w:val="0"/>
          <w:numId w:val="11"/>
        </w:numPr>
        <w:rPr>
          <w:sz w:val="20"/>
        </w:rPr>
      </w:pPr>
      <w:r w:rsidRPr="008E1520">
        <w:rPr>
          <w:sz w:val="20"/>
        </w:rPr>
        <w:t>Falar onde foi desenvolvido o trabalho</w:t>
      </w:r>
    </w:p>
    <w:p w:rsidR="00080BD2" w:rsidRPr="008E1520" w:rsidRDefault="00080BD2" w:rsidP="00080BD2">
      <w:pPr>
        <w:pStyle w:val="PargrafodaLista"/>
        <w:numPr>
          <w:ilvl w:val="0"/>
          <w:numId w:val="11"/>
        </w:numPr>
        <w:rPr>
          <w:sz w:val="20"/>
        </w:rPr>
      </w:pPr>
      <w:r w:rsidRPr="008E1520">
        <w:rPr>
          <w:sz w:val="20"/>
        </w:rPr>
        <w:t xml:space="preserve">A sua ligação com os </w:t>
      </w:r>
      <w:proofErr w:type="spellStart"/>
      <w:r w:rsidRPr="008E1520">
        <w:rPr>
          <w:sz w:val="20"/>
        </w:rPr>
        <w:t>projectos</w:t>
      </w:r>
      <w:proofErr w:type="spellEnd"/>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rsidR="00080BD2" w:rsidRPr="008E1520" w:rsidRDefault="00080BD2" w:rsidP="00080BD2">
      <w:pPr>
        <w:pStyle w:val="PargrafodaLista"/>
        <w:rPr>
          <w:sz w:val="20"/>
        </w:rPr>
      </w:pPr>
    </w:p>
    <w:p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rsidR="00D4267B" w:rsidRPr="00091CA6" w:rsidRDefault="00080BD2" w:rsidP="00D4267B">
      <w:pPr>
        <w:rPr>
          <w:sz w:val="20"/>
          <w:lang w:val="en-GB"/>
        </w:rPr>
      </w:pPr>
      <w:r w:rsidRPr="00091CA6">
        <w:rPr>
          <w:sz w:val="20"/>
          <w:lang w:val="en-GB"/>
        </w:rPr>
        <w:tab/>
      </w:r>
    </w:p>
    <w:p w:rsidR="00970F2A" w:rsidRPr="00091CA6" w:rsidRDefault="00D4267B" w:rsidP="00D4267B">
      <w:pPr>
        <w:rPr>
          <w:sz w:val="20"/>
          <w:lang w:val="en-GB"/>
        </w:rPr>
      </w:pPr>
      <w:r w:rsidRPr="00091CA6">
        <w:rPr>
          <w:sz w:val="20"/>
          <w:lang w:val="en-GB"/>
        </w:rPr>
        <w:t xml:space="preserve">Chapter 2 – Controlled Vocabularies </w:t>
      </w:r>
    </w:p>
    <w:p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rsidR="00D4267B" w:rsidRPr="00091CA6" w:rsidRDefault="00D4267B" w:rsidP="00D4267B">
      <w:pPr>
        <w:pStyle w:val="PargrafodaLista"/>
        <w:numPr>
          <w:ilvl w:val="0"/>
          <w:numId w:val="11"/>
        </w:numPr>
        <w:rPr>
          <w:sz w:val="20"/>
          <w:lang w:val="en-GB"/>
        </w:rPr>
      </w:pPr>
      <w:r w:rsidRPr="00091CA6">
        <w:rPr>
          <w:sz w:val="20"/>
          <w:lang w:val="en-GB"/>
        </w:rPr>
        <w:t>Relations (meaning)</w:t>
      </w:r>
    </w:p>
    <w:p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rsidR="00D4267B" w:rsidRPr="00091CA6" w:rsidRDefault="00D4267B" w:rsidP="00D4267B">
      <w:pPr>
        <w:pStyle w:val="PargrafodaLista"/>
        <w:numPr>
          <w:ilvl w:val="0"/>
          <w:numId w:val="11"/>
        </w:numPr>
        <w:rPr>
          <w:sz w:val="20"/>
          <w:lang w:val="en-GB"/>
        </w:rPr>
      </w:pPr>
      <w:r w:rsidRPr="00091CA6">
        <w:rPr>
          <w:sz w:val="20"/>
          <w:lang w:val="en-GB"/>
        </w:rPr>
        <w:t>Ontology learning</w:t>
      </w:r>
    </w:p>
    <w:p w:rsidR="00D4267B" w:rsidRPr="00091CA6" w:rsidRDefault="00D4267B"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rsidR="00D4267B" w:rsidRPr="00091CA6" w:rsidRDefault="00D4267B" w:rsidP="00D4267B">
      <w:pPr>
        <w:pStyle w:val="PargrafodaLista"/>
        <w:rPr>
          <w:sz w:val="20"/>
          <w:lang w:val="en-GB"/>
        </w:rPr>
      </w:pPr>
    </w:p>
    <w:p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rsidR="00D4267B" w:rsidRPr="00091CA6" w:rsidRDefault="00D4267B" w:rsidP="00D4267B">
      <w:pPr>
        <w:pStyle w:val="PargrafodaLista"/>
        <w:numPr>
          <w:ilvl w:val="0"/>
          <w:numId w:val="11"/>
        </w:numPr>
        <w:rPr>
          <w:sz w:val="20"/>
          <w:lang w:val="en-GB"/>
        </w:rPr>
      </w:pPr>
      <w:r w:rsidRPr="00091CA6">
        <w:rPr>
          <w:sz w:val="20"/>
          <w:lang w:val="en-GB"/>
        </w:rPr>
        <w:t>Data mining. (What is DM? Techniques used today?)</w:t>
      </w:r>
    </w:p>
    <w:p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rsidR="00D4267B" w:rsidRPr="00091CA6" w:rsidRDefault="00D4267B" w:rsidP="00D4267B">
      <w:pPr>
        <w:pStyle w:val="PargrafodaLista"/>
        <w:numPr>
          <w:ilvl w:val="1"/>
          <w:numId w:val="11"/>
        </w:numPr>
        <w:rPr>
          <w:sz w:val="20"/>
          <w:lang w:val="en-GB"/>
        </w:rPr>
      </w:pPr>
      <w:r w:rsidRPr="00091CA6">
        <w:rPr>
          <w:sz w:val="20"/>
          <w:lang w:val="en-GB"/>
        </w:rPr>
        <w:t>Why FP-Growth?</w:t>
      </w:r>
    </w:p>
    <w:p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rsidR="00970F2A" w:rsidRPr="00091CA6" w:rsidRDefault="00970F2A" w:rsidP="00D4267B">
      <w:pPr>
        <w:rPr>
          <w:sz w:val="20"/>
          <w:lang w:val="en-GB"/>
        </w:rPr>
      </w:pPr>
      <w:r w:rsidRPr="00091CA6">
        <w:rPr>
          <w:sz w:val="20"/>
          <w:lang w:val="en-GB"/>
        </w:rPr>
        <w:t>- Explain conceptual model/solution</w:t>
      </w:r>
    </w:p>
    <w:p w:rsidR="00970F2A" w:rsidRPr="00091CA6" w:rsidRDefault="00970F2A" w:rsidP="00D4267B">
      <w:pPr>
        <w:rPr>
          <w:sz w:val="20"/>
          <w:lang w:val="en-GB"/>
        </w:rPr>
      </w:pPr>
      <w:r w:rsidRPr="00091CA6">
        <w:rPr>
          <w:sz w:val="20"/>
          <w:lang w:val="en-GB"/>
        </w:rPr>
        <w:lastRenderedPageBreak/>
        <w:t>- Describe an application example</w:t>
      </w:r>
    </w:p>
    <w:p w:rsidR="00684F66" w:rsidRPr="00091CA6" w:rsidRDefault="00684F66" w:rsidP="00684F66">
      <w:pPr>
        <w:rPr>
          <w:sz w:val="20"/>
          <w:lang w:val="en-GB"/>
        </w:rPr>
      </w:pPr>
      <w:r w:rsidRPr="00091CA6">
        <w:rPr>
          <w:sz w:val="20"/>
          <w:lang w:val="en-GB"/>
        </w:rPr>
        <w:tab/>
        <w:t>From unstructured information to knowledge representation and ontology structure</w:t>
      </w:r>
    </w:p>
    <w:p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rsidR="00970F2A" w:rsidRPr="00091CA6" w:rsidRDefault="00970F2A" w:rsidP="00D4267B">
      <w:pPr>
        <w:rPr>
          <w:sz w:val="20"/>
          <w:lang w:val="en-GB"/>
        </w:rPr>
      </w:pPr>
      <w:r w:rsidRPr="00091CA6">
        <w:rPr>
          <w:sz w:val="20"/>
          <w:lang w:val="en-GB"/>
        </w:rPr>
        <w:t>- Enrichment process</w:t>
      </w:r>
    </w:p>
    <w:p w:rsidR="00684F66" w:rsidRPr="00091CA6" w:rsidRDefault="00684F66" w:rsidP="00D4267B">
      <w:pPr>
        <w:rPr>
          <w:sz w:val="20"/>
          <w:lang w:val="en-GB"/>
        </w:rPr>
      </w:pPr>
      <w:r w:rsidRPr="00091CA6">
        <w:rPr>
          <w:sz w:val="20"/>
          <w:lang w:val="en-GB"/>
        </w:rPr>
        <w:tab/>
        <w:t>FP-Growth how to build and FP-Tree</w:t>
      </w:r>
    </w:p>
    <w:p w:rsidR="00684F66" w:rsidRPr="00091CA6" w:rsidRDefault="00684F66" w:rsidP="00D4267B">
      <w:pPr>
        <w:rPr>
          <w:sz w:val="20"/>
          <w:lang w:val="en-GB"/>
        </w:rPr>
      </w:pPr>
      <w:r w:rsidRPr="00091CA6">
        <w:rPr>
          <w:sz w:val="20"/>
          <w:lang w:val="en-GB"/>
        </w:rPr>
        <w:tab/>
        <w:t>Association rule evaluation</w:t>
      </w:r>
    </w:p>
    <w:p w:rsidR="00970F2A" w:rsidRPr="00091CA6" w:rsidRDefault="00970F2A" w:rsidP="00D4267B">
      <w:pPr>
        <w:rPr>
          <w:sz w:val="20"/>
          <w:lang w:val="en-GB"/>
        </w:rPr>
      </w:pPr>
      <w:r w:rsidRPr="00091CA6">
        <w:rPr>
          <w:sz w:val="20"/>
          <w:lang w:val="en-GB"/>
        </w:rPr>
        <w:t>- DER / MVC / UML Diagrams</w:t>
      </w:r>
    </w:p>
    <w:p w:rsidR="00684F66" w:rsidRPr="00091CA6" w:rsidRDefault="00684F66" w:rsidP="00D4267B">
      <w:pPr>
        <w:rPr>
          <w:sz w:val="20"/>
          <w:lang w:val="en-GB"/>
        </w:rPr>
      </w:pPr>
      <w:r w:rsidRPr="00091CA6">
        <w:rPr>
          <w:sz w:val="20"/>
          <w:lang w:val="en-GB"/>
        </w:rPr>
        <w:tab/>
        <w:t xml:space="preserve"> </w:t>
      </w:r>
    </w:p>
    <w:p w:rsidR="00970F2A" w:rsidRPr="00091CA6" w:rsidRDefault="00970F2A" w:rsidP="00D4267B">
      <w:pPr>
        <w:rPr>
          <w:sz w:val="20"/>
          <w:lang w:val="en-GB"/>
        </w:rPr>
      </w:pP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rsidR="00D4267B" w:rsidRPr="00091CA6" w:rsidRDefault="00970F2A" w:rsidP="00D4267B">
      <w:pPr>
        <w:rPr>
          <w:sz w:val="20"/>
          <w:lang w:val="en-GB"/>
        </w:rPr>
      </w:pPr>
      <w:r w:rsidRPr="00091CA6">
        <w:rPr>
          <w:sz w:val="20"/>
          <w:lang w:val="en-GB"/>
        </w:rPr>
        <w:t>- What were the technologies used for the solution.</w:t>
      </w:r>
    </w:p>
    <w:p w:rsidR="00684F66" w:rsidRPr="00091CA6" w:rsidRDefault="00684F66" w:rsidP="00684F66">
      <w:pPr>
        <w:rPr>
          <w:sz w:val="20"/>
          <w:lang w:val="en-GB"/>
        </w:rPr>
      </w:pPr>
      <w:r w:rsidRPr="00091CA6">
        <w:rPr>
          <w:sz w:val="20"/>
          <w:lang w:val="en-GB"/>
        </w:rPr>
        <w:tab/>
        <w:t>Technologies used,</w:t>
      </w:r>
    </w:p>
    <w:p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rsidR="00D4267B" w:rsidRPr="00091CA6" w:rsidRDefault="00D4267B" w:rsidP="00D4267B">
      <w:pPr>
        <w:rPr>
          <w:sz w:val="20"/>
          <w:lang w:val="en-GB"/>
        </w:rPr>
      </w:pPr>
      <w:r w:rsidRPr="00091CA6">
        <w:rPr>
          <w:sz w:val="20"/>
          <w:lang w:val="en-GB"/>
        </w:rPr>
        <w:t>-  Front end</w:t>
      </w:r>
    </w:p>
    <w:p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rsidR="00530A72" w:rsidRPr="00091CA6" w:rsidRDefault="00530A72" w:rsidP="00D4267B">
      <w:pPr>
        <w:rPr>
          <w:sz w:val="20"/>
          <w:lang w:val="en-GB"/>
        </w:rPr>
      </w:pPr>
      <w:r w:rsidRPr="00091CA6">
        <w:rPr>
          <w:sz w:val="20"/>
          <w:lang w:val="en-GB"/>
        </w:rPr>
        <w:tab/>
        <w:t>- Evaluate if the goals reached success.</w:t>
      </w:r>
    </w:p>
    <w:p w:rsidR="00530A72" w:rsidRPr="00091CA6" w:rsidRDefault="00530A72" w:rsidP="00D4267B">
      <w:pPr>
        <w:rPr>
          <w:sz w:val="20"/>
          <w:lang w:val="en-GB"/>
        </w:rPr>
      </w:pPr>
      <w:r w:rsidRPr="00091CA6">
        <w:rPr>
          <w:sz w:val="20"/>
          <w:lang w:val="en-GB"/>
        </w:rPr>
        <w:tab/>
        <w:t>- Evaluate the achievement of the hypothesis</w:t>
      </w:r>
    </w:p>
    <w:p w:rsidR="00530A72" w:rsidRPr="00091CA6" w:rsidRDefault="00530A72" w:rsidP="00D4267B">
      <w:pPr>
        <w:rPr>
          <w:sz w:val="20"/>
          <w:lang w:val="en-GB"/>
        </w:rPr>
      </w:pPr>
      <w:r w:rsidRPr="00091CA6">
        <w:rPr>
          <w:sz w:val="20"/>
          <w:lang w:val="en-GB"/>
        </w:rPr>
        <w:tab/>
        <w:t xml:space="preserve">- Present the paper </w:t>
      </w:r>
    </w:p>
    <w:p w:rsidR="00D4267B" w:rsidRPr="00091CA6" w:rsidRDefault="00D4267B">
      <w:pPr>
        <w:rPr>
          <w:highlight w:val="lightGray"/>
          <w:lang w:val="en-GB"/>
        </w:rPr>
      </w:pPr>
      <w:r w:rsidRPr="00091CA6">
        <w:rPr>
          <w:highlight w:val="lightGray"/>
          <w:lang w:val="en-GB"/>
        </w:rPr>
        <w:br w:type="page"/>
      </w:r>
    </w:p>
    <w:p w:rsidR="002C0581" w:rsidRPr="00091CA6" w:rsidRDefault="002C0581" w:rsidP="002C0581">
      <w:pPr>
        <w:rPr>
          <w:lang w:val="en-GB"/>
        </w:rPr>
      </w:pPr>
      <w:r w:rsidRPr="00091CA6">
        <w:rPr>
          <w:lang w:val="en-GB"/>
        </w:rPr>
        <w:lastRenderedPageBreak/>
        <w:t>Chapter 1 – Introduction</w:t>
      </w:r>
    </w:p>
    <w:p w:rsidR="00D4267B" w:rsidRPr="00091CA6" w:rsidRDefault="00D4267B">
      <w:pPr>
        <w:rPr>
          <w:lang w:val="en-GB"/>
        </w:rPr>
      </w:pPr>
      <w:r w:rsidRPr="00091CA6">
        <w:rPr>
          <w:highlight w:val="lightGray"/>
          <w:lang w:val="en-GB"/>
        </w:rPr>
        <w:t>(Controlled vocabularies)</w:t>
      </w:r>
    </w:p>
    <w:p w:rsidR="00834EA7" w:rsidRDefault="000A1723" w:rsidP="00834EA7">
      <w:pPr>
        <w:rPr>
          <w:lang w:val="en-GB"/>
        </w:rPr>
      </w:pPr>
      <w:r w:rsidRPr="00091CA6">
        <w:rPr>
          <w:lang w:val="en-GB"/>
        </w:rPr>
        <w:t xml:space="preserve">In many domains communication is the key to success. However, </w:t>
      </w:r>
      <w:r w:rsidR="00A03A8B">
        <w:rPr>
          <w:lang w:val="en-GB"/>
        </w:rPr>
        <w:t xml:space="preserve">the language used must be </w:t>
      </w:r>
      <w:r w:rsidRPr="00091CA6">
        <w:rPr>
          <w:lang w:val="en-GB"/>
        </w:rPr>
        <w:t>common between 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However, vocabularies itself present several weaknesses. </w:t>
      </w:r>
      <w:r w:rsidR="00834EA7">
        <w:rPr>
          <w:lang w:val="en-GB"/>
        </w:rPr>
        <w:t xml:space="preserve">One is the ambiguity of its terms. Vocabularies have several words that represent the same concept. Second is the synonym of its terms. Vocabularies have several concepts that are represented by the same word. </w:t>
      </w:r>
    </w:p>
    <w:p w:rsidR="001B5080" w:rsidRDefault="00834EA7" w:rsidP="001B5080">
      <w:pPr>
        <w:ind w:firstLine="708"/>
        <w:rPr>
          <w:lang w:val="en-GB"/>
        </w:rPr>
      </w:pPr>
      <w:r>
        <w:rPr>
          <w:lang w:val="en-GB"/>
        </w:rPr>
        <w:t xml:space="preserve">If this weaknesses could be addressed somehow, the communication process would be easier. </w:t>
      </w:r>
      <w:r w:rsidR="000A1723" w:rsidRPr="00091CA6">
        <w:rPr>
          <w:lang w:val="en-GB"/>
        </w:rPr>
        <w:t xml:space="preserve">One approach to address this question is to create </w:t>
      </w:r>
      <w:r w:rsidR="000E560F">
        <w:rPr>
          <w:lang w:val="en-GB"/>
        </w:rPr>
        <w:t>mechanisms</w:t>
      </w:r>
      <w:r w:rsidR="000A1723" w:rsidRPr="00091CA6">
        <w:rPr>
          <w:lang w:val="en-GB"/>
        </w:rPr>
        <w:t xml:space="preserve"> to define meaning and standardize the elements of communication. </w:t>
      </w:r>
      <w:r w:rsidR="00015B63" w:rsidRPr="00091CA6">
        <w:rPr>
          <w:lang w:val="en-GB"/>
        </w:rPr>
        <w:t>Controlled Vocabularies (</w:t>
      </w:r>
      <w:r w:rsidR="00117C9B" w:rsidRPr="00091CA6">
        <w:rPr>
          <w:lang w:val="en-GB"/>
        </w:rPr>
        <w:t>CV</w:t>
      </w:r>
      <w:r w:rsidR="00015B63" w:rsidRPr="00091CA6">
        <w:rPr>
          <w:lang w:val="en-GB"/>
        </w:rPr>
        <w:t>)</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Pr>
          <w:lang w:val="en-GB"/>
        </w:rPr>
        <w:t xml:space="preserve">concepts consistently </w:t>
      </w:r>
      <w:r w:rsidR="003F0887" w:rsidRPr="00091CA6">
        <w:rPr>
          <w:lang w:val="en-GB"/>
        </w:rPr>
        <w:t>in a domain</w:t>
      </w:r>
      <w:r w:rsidR="001B5080">
        <w:rPr>
          <w:lang w:val="en-GB"/>
        </w:rPr>
        <w:t>. CV also</w:t>
      </w:r>
      <w:r w:rsidR="003F0887" w:rsidRPr="00091CA6">
        <w:rPr>
          <w:lang w:val="en-GB"/>
        </w:rPr>
        <w:t xml:space="preserve"> </w:t>
      </w:r>
      <w:r>
        <w:rPr>
          <w:lang w:val="en-GB"/>
        </w:rPr>
        <w:t xml:space="preserve">provide </w:t>
      </w:r>
      <w:r w:rsidR="00015B63" w:rsidRPr="00091CA6">
        <w:rPr>
          <w:lang w:val="en-GB"/>
        </w:rPr>
        <w:t>a standardization for the communication process</w:t>
      </w:r>
      <w:r w:rsidR="00331222" w:rsidRPr="00091CA6">
        <w:rPr>
          <w:lang w:val="en-GB"/>
        </w:rPr>
        <w:t xml:space="preserve">. </w:t>
      </w:r>
    </w:p>
    <w:p w:rsidR="001B5080" w:rsidRDefault="00331222" w:rsidP="001B5080">
      <w:pPr>
        <w:ind w:firstLine="708"/>
        <w:rPr>
          <w:lang w:val="en-GB"/>
        </w:rPr>
      </w:pPr>
      <w:r w:rsidRPr="00091CA6">
        <w:rPr>
          <w:lang w:val="en-GB"/>
        </w:rPr>
        <w:t xml:space="preserve">These mechanisms are used to provide a clear and uniform meaning to the concepts used </w:t>
      </w:r>
      <w:r w:rsidR="001E403D">
        <w:rPr>
          <w:lang w:val="en-GB"/>
        </w:rPr>
        <w:t>by</w:t>
      </w:r>
      <w:r w:rsidRPr="00091CA6">
        <w:rPr>
          <w:lang w:val="en-GB"/>
        </w:rPr>
        <w:t xml:space="preserve"> </w:t>
      </w:r>
      <w:r w:rsidR="001B12B2">
        <w:rPr>
          <w:lang w:val="en-GB"/>
        </w:rPr>
        <w:t xml:space="preserve">a community </w:t>
      </w:r>
      <w:r w:rsidRPr="00091CA6">
        <w:rPr>
          <w:lang w:val="en-GB"/>
        </w:rPr>
        <w:t xml:space="preserve">accessing the knowledge in a specific domain. </w:t>
      </w:r>
      <w:r w:rsidR="001B5080">
        <w:rPr>
          <w:lang w:val="en-GB"/>
        </w:rPr>
        <w:t xml:space="preserve">They </w:t>
      </w:r>
      <w:r w:rsidR="00834EA7">
        <w:rPr>
          <w:lang w:val="en-GB"/>
        </w:rPr>
        <w:t xml:space="preserve">help in the </w:t>
      </w:r>
      <w:r w:rsidR="001B5080">
        <w:rPr>
          <w:lang w:val="en-GB"/>
        </w:rPr>
        <w:t xml:space="preserve">translation of the language from every community member into the language of the community itself. </w:t>
      </w:r>
    </w:p>
    <w:p w:rsidR="00D4267B" w:rsidRPr="00091CA6" w:rsidRDefault="00D4267B">
      <w:pPr>
        <w:rPr>
          <w:lang w:val="en-GB"/>
        </w:rPr>
      </w:pPr>
      <w:r w:rsidRPr="00091CA6">
        <w:rPr>
          <w:highlight w:val="lightGray"/>
          <w:lang w:val="en-GB"/>
        </w:rPr>
        <w:t>(Ontologies</w:t>
      </w:r>
      <w:r w:rsidR="002356EB">
        <w:rPr>
          <w:highlight w:val="lightGray"/>
          <w:lang w:val="en-GB"/>
        </w:rPr>
        <w:t xml:space="preserve"> - Motivation</w:t>
      </w:r>
      <w:r w:rsidRPr="00091CA6">
        <w:rPr>
          <w:highlight w:val="lightGray"/>
          <w:lang w:val="en-GB"/>
        </w:rPr>
        <w:t>)</w:t>
      </w:r>
    </w:p>
    <w:p w:rsidR="002356EB" w:rsidRDefault="00252E61">
      <w:pPr>
        <w:rPr>
          <w:lang w:val="en-GB"/>
        </w:rPr>
      </w:pPr>
      <w:r w:rsidRPr="00091CA6">
        <w:rPr>
          <w:lang w:val="en-GB"/>
        </w:rPr>
        <w:t xml:space="preserve">Ontologies are a type of CV that address </w:t>
      </w:r>
      <w:r w:rsidR="00425D70">
        <w:rPr>
          <w:lang w:val="en-GB"/>
        </w:rPr>
        <w:t xml:space="preserve">the </w:t>
      </w:r>
      <w:r w:rsidRPr="00091CA6">
        <w:rPr>
          <w:lang w:val="en-GB"/>
        </w:rPr>
        <w:t xml:space="preserve">problems of </w:t>
      </w:r>
      <w:r w:rsidR="002356EB">
        <w:rPr>
          <w:lang w:val="en-GB"/>
        </w:rPr>
        <w:t xml:space="preserve">consistently represent </w:t>
      </w:r>
      <w:r w:rsidRPr="00091CA6">
        <w:rPr>
          <w:lang w:val="en-GB"/>
        </w:rPr>
        <w:t>and standardiz</w:t>
      </w:r>
      <w:r w:rsidR="002356EB">
        <w:rPr>
          <w:lang w:val="en-GB"/>
        </w:rPr>
        <w:t>e</w:t>
      </w:r>
      <w:r w:rsidRPr="00091CA6">
        <w:rPr>
          <w:lang w:val="en-GB"/>
        </w:rPr>
        <w:t xml:space="preserve"> knowledge. </w:t>
      </w:r>
      <w:r w:rsidR="008E1520" w:rsidRPr="00091CA6">
        <w:rPr>
          <w:lang w:val="en-GB"/>
        </w:rPr>
        <w:t>Specifically, Gruber provides a definition for ontology as “</w:t>
      </w:r>
      <w:r w:rsidR="008E1520" w:rsidRPr="00091CA6">
        <w:rPr>
          <w:i/>
          <w:lang w:val="en-GB"/>
        </w:rPr>
        <w:t>(...) a specification of a conceptualization.</w:t>
      </w:r>
      <w:r w:rsidR="008E1520">
        <w:rPr>
          <w:i/>
          <w:lang w:val="en-GB"/>
        </w:rPr>
        <w:t xml:space="preserve"> </w:t>
      </w:r>
      <w:r w:rsidR="008E1520" w:rsidRPr="008E1520">
        <w:rPr>
          <w:i/>
          <w:highlight w:val="yellow"/>
          <w:lang w:val="en-GB"/>
        </w:rPr>
        <w:t>(misses something ye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 xml:space="preserve">ontology represents a formal agreement in some domain for the representation of </w:t>
      </w:r>
      <w:r w:rsidR="008E1520">
        <w:rPr>
          <w:lang w:val="en-GB"/>
        </w:rPr>
        <w:t>concepts</w:t>
      </w:r>
      <w:r w:rsidR="008E1520" w:rsidRPr="00091CA6">
        <w:rPr>
          <w:lang w:val="en-GB"/>
        </w:rPr>
        <w:t xml:space="preserve"> with similar meaning.</w:t>
      </w:r>
      <w:r w:rsidR="008E1520">
        <w:rPr>
          <w:lang w:val="en-GB"/>
        </w:rPr>
        <w:t xml:space="preserve"> </w:t>
      </w:r>
    </w:p>
    <w:p w:rsidR="00323254" w:rsidRDefault="00B47F12" w:rsidP="002356EB">
      <w:pPr>
        <w:ind w:firstLine="708"/>
        <w:rPr>
          <w:lang w:val="en-GB"/>
        </w:rPr>
      </w:pPr>
      <w:r>
        <w:rPr>
          <w:lang w:val="en-GB"/>
        </w:rPr>
        <w:t xml:space="preserve">Ontologies provide meaning through relations </w:t>
      </w:r>
      <w:r w:rsidR="00800D4D">
        <w:rPr>
          <w:lang w:val="en-GB"/>
        </w:rPr>
        <w:t>between</w:t>
      </w:r>
      <w:r>
        <w:rPr>
          <w:lang w:val="en-GB"/>
        </w:rPr>
        <w:t xml:space="preserve"> the concepts. These relations </w:t>
      </w:r>
      <w:r w:rsidR="00665029">
        <w:rPr>
          <w:lang w:val="en-GB"/>
        </w:rPr>
        <w:t xml:space="preserve">provide means to quantify the </w:t>
      </w:r>
      <w:r>
        <w:rPr>
          <w:lang w:val="en-GB"/>
        </w:rPr>
        <w:t>strength</w:t>
      </w:r>
      <w:r w:rsidR="00800D4D">
        <w:rPr>
          <w:lang w:val="en-GB"/>
        </w:rPr>
        <w:t xml:space="preserve"> of the relation</w:t>
      </w:r>
      <w:r w:rsidR="00665029">
        <w:rPr>
          <w:lang w:val="en-GB"/>
        </w:rPr>
        <w:t>.</w:t>
      </w:r>
      <w:r w:rsidR="006F753E">
        <w:rPr>
          <w:lang w:val="en-GB"/>
        </w:rPr>
        <w:t xml:space="preserve"> </w:t>
      </w:r>
      <w:r w:rsidR="00665029">
        <w:rPr>
          <w:lang w:val="en-GB"/>
        </w:rPr>
        <w:t>A</w:t>
      </w:r>
      <w:r w:rsidR="008E1520">
        <w:rPr>
          <w:lang w:val="en-GB"/>
        </w:rPr>
        <w:t xml:space="preserve">lthough ontologies provide a structure on concept representation, they are static. </w:t>
      </w:r>
      <w:r w:rsidR="006F753E">
        <w:rPr>
          <w:lang w:val="en-GB"/>
        </w:rPr>
        <w:t>The improvement or update of the meaning in an ontology</w:t>
      </w:r>
      <w:r w:rsidR="008E1520">
        <w:rPr>
          <w:lang w:val="en-GB"/>
        </w:rPr>
        <w:t xml:space="preserve"> </w:t>
      </w:r>
    </w:p>
    <w:p w:rsidR="00252E61" w:rsidRPr="00091CA6" w:rsidRDefault="008E1520">
      <w:pPr>
        <w:rPr>
          <w:lang w:val="en-GB"/>
        </w:rPr>
      </w:pPr>
      <w:r>
        <w:rPr>
          <w:lang w:val="en-GB"/>
        </w:rPr>
        <w:t xml:space="preserve"> </w:t>
      </w:r>
    </w:p>
    <w:p w:rsidR="00D4267B" w:rsidRPr="00091CA6" w:rsidRDefault="002356EB">
      <w:pPr>
        <w:rPr>
          <w:lang w:val="en-GB"/>
        </w:rPr>
      </w:pPr>
      <w:r w:rsidRPr="00091CA6">
        <w:rPr>
          <w:highlight w:val="lightGray"/>
          <w:lang w:val="en-GB"/>
        </w:rPr>
        <w:t xml:space="preserve"> </w:t>
      </w:r>
      <w:r w:rsidR="00D4267B" w:rsidRPr="00091CA6">
        <w:rPr>
          <w:highlight w:val="lightGray"/>
          <w:lang w:val="en-GB"/>
        </w:rPr>
        <w:t>(Pattern extraction &amp; Data Mining</w:t>
      </w:r>
      <w:r>
        <w:rPr>
          <w:highlight w:val="lightGray"/>
          <w:lang w:val="en-GB"/>
        </w:rPr>
        <w:t xml:space="preserve"> - Motivation</w:t>
      </w:r>
      <w:r w:rsidR="00D4267B" w:rsidRPr="00091CA6">
        <w:rPr>
          <w:highlight w:val="lightGray"/>
          <w:lang w:val="en-GB"/>
        </w:rPr>
        <w:t>)</w:t>
      </w:r>
    </w:p>
    <w:p w:rsidR="007B342E" w:rsidRPr="00091CA6" w:rsidRDefault="000B0E32">
      <w:pPr>
        <w:rPr>
          <w:lang w:val="en-GB"/>
        </w:rPr>
      </w:pPr>
      <w:r w:rsidRPr="00091CA6">
        <w:rPr>
          <w:lang w:val="en-GB"/>
        </w:rPr>
        <w:t xml:space="preserve">A Pattern can be seen as a recognizable repetition in </w:t>
      </w:r>
      <w:r w:rsidR="00D4267B" w:rsidRPr="00091CA6">
        <w:rPr>
          <w:lang w:val="en-GB"/>
        </w:rPr>
        <w:t>information</w:t>
      </w:r>
      <w:r w:rsidRPr="00091CA6">
        <w:rPr>
          <w:lang w:val="en-GB"/>
        </w:rPr>
        <w:t>. For a system to be able to recognize and further extract these patterns, several processes can be used. Data Mining is one of them, and is a process to analyse and discover patterns and knowledge</w:t>
      </w:r>
      <w:r w:rsidR="005940FD">
        <w:rPr>
          <w:lang w:val="en-GB"/>
        </w:rPr>
        <w:t xml:space="preserve"> in data</w:t>
      </w:r>
      <w:r w:rsidRPr="00091CA6">
        <w:rPr>
          <w:lang w:val="en-GB"/>
        </w:rPr>
        <w:t xml:space="preserve">. </w:t>
      </w:r>
    </w:p>
    <w:p w:rsidR="00D4267B" w:rsidRPr="00091CA6" w:rsidRDefault="00D4267B">
      <w:pPr>
        <w:rPr>
          <w:lang w:val="en-GB"/>
        </w:rPr>
      </w:pPr>
      <w:r w:rsidRPr="00091CA6">
        <w:rPr>
          <w:highlight w:val="lightGray"/>
          <w:lang w:val="en-GB"/>
        </w:rPr>
        <w:t>(This document approach</w:t>
      </w:r>
      <w:r w:rsidR="002356EB">
        <w:rPr>
          <w:highlight w:val="lightGray"/>
          <w:lang w:val="en-GB"/>
        </w:rPr>
        <w:t xml:space="preserve"> - Goal</w:t>
      </w:r>
      <w:r w:rsidRPr="00091CA6">
        <w:rPr>
          <w:highlight w:val="lightGray"/>
          <w:lang w:val="en-GB"/>
        </w:rPr>
        <w:t>)</w:t>
      </w:r>
    </w:p>
    <w:p w:rsidR="000B0E32" w:rsidRPr="00091CA6" w:rsidRDefault="000B0E32">
      <w:pPr>
        <w:rPr>
          <w:lang w:val="en-GB"/>
        </w:rPr>
      </w:pPr>
      <w:r w:rsidRPr="00091CA6">
        <w:rPr>
          <w:lang w:val="en-GB"/>
        </w:rPr>
        <w:t>The main objective of th</w:t>
      </w:r>
      <w:r w:rsidR="002C0581" w:rsidRPr="00091CA6">
        <w:rPr>
          <w:lang w:val="en-GB"/>
        </w:rPr>
        <w:t>e work presented in this</w:t>
      </w:r>
      <w:r w:rsidRPr="00091CA6">
        <w:rPr>
          <w:lang w:val="en-GB"/>
        </w:rPr>
        <w:t xml:space="preserve"> document is to discover and extract patterns in the form of knowledge</w:t>
      </w:r>
      <w:r w:rsidR="00D4267B" w:rsidRPr="00091CA6">
        <w:rPr>
          <w:lang w:val="en-GB"/>
        </w:rPr>
        <w:t xml:space="preserve"> from a set of documents with unstructured information</w:t>
      </w:r>
      <w:r w:rsidRPr="00091CA6">
        <w:rPr>
          <w:lang w:val="en-GB"/>
        </w:rPr>
        <w:t xml:space="preserve">. This is going to be made </w:t>
      </w:r>
      <w:r w:rsidR="00D4267B" w:rsidRPr="00091CA6">
        <w:rPr>
          <w:lang w:val="en-GB"/>
        </w:rPr>
        <w:t>with the use of data mining techniques. This document will also propose an approach to help maintain and update</w:t>
      </w:r>
      <w:r w:rsidR="005940FD">
        <w:rPr>
          <w:lang w:val="en-GB"/>
        </w:rPr>
        <w:t xml:space="preserve"> controlled vocabularies</w:t>
      </w:r>
      <w:r w:rsidR="00D4267B" w:rsidRPr="00091CA6">
        <w:rPr>
          <w:lang w:val="en-GB"/>
        </w:rPr>
        <w:t xml:space="preserve">, namely ontologies. </w:t>
      </w:r>
    </w:p>
    <w:p w:rsidR="00530A72" w:rsidRPr="00091CA6" w:rsidRDefault="00530A72" w:rsidP="00530A72">
      <w:pPr>
        <w:rPr>
          <w:sz w:val="20"/>
          <w:lang w:val="en-GB"/>
        </w:rPr>
      </w:pPr>
      <w:r w:rsidRPr="00091CA6">
        <w:rPr>
          <w:sz w:val="20"/>
          <w:lang w:val="en-GB"/>
        </w:rPr>
        <w:t xml:space="preserve">Section 1.1 – Challenges </w:t>
      </w:r>
    </w:p>
    <w:p w:rsidR="00D4267B" w:rsidRPr="00091CA6" w:rsidRDefault="00D4267B">
      <w:pPr>
        <w:rPr>
          <w:lang w:val="en-GB"/>
        </w:rPr>
      </w:pPr>
    </w:p>
    <w:sectPr w:rsidR="00D4267B" w:rsidRPr="00091CA6"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76A46"/>
    <w:rsid w:val="00080BD2"/>
    <w:rsid w:val="00091CA6"/>
    <w:rsid w:val="00097EAE"/>
    <w:rsid w:val="000A1723"/>
    <w:rsid w:val="000A711D"/>
    <w:rsid w:val="000B0E32"/>
    <w:rsid w:val="000B458D"/>
    <w:rsid w:val="000E560F"/>
    <w:rsid w:val="00117C9B"/>
    <w:rsid w:val="001356EF"/>
    <w:rsid w:val="00180E88"/>
    <w:rsid w:val="00191D34"/>
    <w:rsid w:val="001B12B2"/>
    <w:rsid w:val="001B5080"/>
    <w:rsid w:val="001C2F41"/>
    <w:rsid w:val="001D61C4"/>
    <w:rsid w:val="001E403D"/>
    <w:rsid w:val="00217AEE"/>
    <w:rsid w:val="002356EB"/>
    <w:rsid w:val="00240F3D"/>
    <w:rsid w:val="00252909"/>
    <w:rsid w:val="00252E61"/>
    <w:rsid w:val="00262D93"/>
    <w:rsid w:val="002C0581"/>
    <w:rsid w:val="00323254"/>
    <w:rsid w:val="00331222"/>
    <w:rsid w:val="00333787"/>
    <w:rsid w:val="0034229D"/>
    <w:rsid w:val="00387EFC"/>
    <w:rsid w:val="003A54E4"/>
    <w:rsid w:val="003B3F8E"/>
    <w:rsid w:val="003F0887"/>
    <w:rsid w:val="00404D40"/>
    <w:rsid w:val="00425D70"/>
    <w:rsid w:val="00470589"/>
    <w:rsid w:val="00484C8E"/>
    <w:rsid w:val="004D179D"/>
    <w:rsid w:val="004E0E23"/>
    <w:rsid w:val="004E70AA"/>
    <w:rsid w:val="00530A72"/>
    <w:rsid w:val="00542D7B"/>
    <w:rsid w:val="00565A39"/>
    <w:rsid w:val="00575B43"/>
    <w:rsid w:val="005940FD"/>
    <w:rsid w:val="006519AA"/>
    <w:rsid w:val="006568D3"/>
    <w:rsid w:val="00665029"/>
    <w:rsid w:val="00684F66"/>
    <w:rsid w:val="006A2163"/>
    <w:rsid w:val="006C7769"/>
    <w:rsid w:val="006F3C33"/>
    <w:rsid w:val="006F753E"/>
    <w:rsid w:val="00725D4A"/>
    <w:rsid w:val="007B342E"/>
    <w:rsid w:val="00800D4D"/>
    <w:rsid w:val="0081252C"/>
    <w:rsid w:val="00834EA7"/>
    <w:rsid w:val="00843719"/>
    <w:rsid w:val="008E1520"/>
    <w:rsid w:val="008E2006"/>
    <w:rsid w:val="00970F2A"/>
    <w:rsid w:val="00981EA0"/>
    <w:rsid w:val="009B6C6D"/>
    <w:rsid w:val="00A03A8B"/>
    <w:rsid w:val="00AC4022"/>
    <w:rsid w:val="00AF20F7"/>
    <w:rsid w:val="00B25DAD"/>
    <w:rsid w:val="00B47F12"/>
    <w:rsid w:val="00BB2888"/>
    <w:rsid w:val="00C1294D"/>
    <w:rsid w:val="00C20617"/>
    <w:rsid w:val="00C32E3E"/>
    <w:rsid w:val="00C4024C"/>
    <w:rsid w:val="00C77726"/>
    <w:rsid w:val="00C9769B"/>
    <w:rsid w:val="00D4267B"/>
    <w:rsid w:val="00DC1C91"/>
    <w:rsid w:val="00DC57C0"/>
    <w:rsid w:val="00E128F1"/>
    <w:rsid w:val="00E7395C"/>
    <w:rsid w:val="00E96FCF"/>
    <w:rsid w:val="00F11044"/>
    <w:rsid w:val="00FD7B9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A97C9-8583-4EF5-A728-E757AEA4B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4</Pages>
  <Words>1496</Words>
  <Characters>8079</Characters>
  <Application>Microsoft Office Word</Application>
  <DocSecurity>0</DocSecurity>
  <Lines>67</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3</cp:revision>
  <dcterms:created xsi:type="dcterms:W3CDTF">2014-10-15T10:43:00Z</dcterms:created>
  <dcterms:modified xsi:type="dcterms:W3CDTF">2014-10-2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